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3A3345">
      <w:pPr>
        <w:pStyle w:val="NoSpacing"/>
      </w:pPr>
      <w:r>
        <w:t>Name</w:t>
      </w:r>
    </w:p>
    <w:p w14:paraId="30E8F2B0" w14:textId="77777777" w:rsidR="00E614DD" w:rsidRDefault="005042CC">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2716CC3A" w14:textId="125B44A9" w:rsidR="001E68BE" w:rsidRDefault="00244453" w:rsidP="003C1C7F">
      <w:r>
        <w:rPr>
          <w:b/>
        </w:rPr>
        <w:tab/>
      </w:r>
      <w:r>
        <w:rPr>
          <w:b/>
        </w:rPr>
        <w:tab/>
      </w:r>
      <w:r>
        <w:rPr>
          <w:b/>
        </w:rPr>
        <w:tab/>
      </w:r>
      <w:r w:rsidR="00EC67A0">
        <w:t>Why Feminine products should be f</w:t>
      </w:r>
      <w:r w:rsidR="00EC67A0" w:rsidRPr="00EC67A0">
        <w:t>ree</w:t>
      </w:r>
    </w:p>
    <w:p w14:paraId="04B53A31" w14:textId="2093EFA1" w:rsidR="003C1C7F" w:rsidRDefault="003C1C7F" w:rsidP="009E5979">
      <w:r>
        <w:t>Throughout many decades</w:t>
      </w:r>
      <w:r w:rsidR="00EC67A0">
        <w:t>,</w:t>
      </w:r>
      <w:r>
        <w:t xml:space="preserve"> women have been struggling for their rights. </w:t>
      </w:r>
      <w:r w:rsidR="00120B30">
        <w:t xml:space="preserve">Their issues have become more complex with the passage of time. Talking about periods and feminine products is a kind </w:t>
      </w:r>
      <w:r w:rsidR="001513C8">
        <w:t xml:space="preserve">of taboo in society. </w:t>
      </w:r>
      <w:r w:rsidR="00EC67A0">
        <w:t>We live in a</w:t>
      </w:r>
      <w:r w:rsidR="004C21B8">
        <w:t xml:space="preserve"> society where </w:t>
      </w:r>
      <w:r w:rsidR="00261FF4">
        <w:t>we can get condoms for</w:t>
      </w:r>
      <w:r w:rsidR="004C21B8">
        <w:t xml:space="preserve"> free but femini</w:t>
      </w:r>
      <w:r w:rsidR="00EC67A0">
        <w:t xml:space="preserve">ne products which are necessary, </w:t>
      </w:r>
      <w:r w:rsidR="004C21B8">
        <w:t>are not free. The ad delivers a very strong message</w:t>
      </w:r>
      <w:r w:rsidR="007C46FA">
        <w:t>, “Women d</w:t>
      </w:r>
      <w:r w:rsidR="00EC67A0">
        <w:t>idn’t choose to have a period”. T</w:t>
      </w:r>
      <w:r w:rsidR="007C46FA">
        <w:t>his</w:t>
      </w:r>
      <w:r w:rsidR="009E5979">
        <w:t xml:space="preserve"> cre</w:t>
      </w:r>
      <w:r w:rsidR="00EC67A0">
        <w:t>ates pathos among the audience</w:t>
      </w:r>
      <w:r w:rsidR="007C46FA">
        <w:t>.</w:t>
      </w:r>
      <w:r w:rsidR="004B63E7">
        <w:t xml:space="preserve"> </w:t>
      </w:r>
      <w:r w:rsidR="009E5979">
        <w:t>T</w:t>
      </w:r>
      <w:r w:rsidR="004C21B8">
        <w:t>he basic claim of women is that feminine products should be</w:t>
      </w:r>
      <w:r w:rsidR="009E5979">
        <w:t xml:space="preserve"> free, as they did not choose to have periods so they should not have to pay to maintain the</w:t>
      </w:r>
      <w:r w:rsidR="00EC67A0">
        <w:t>ir</w:t>
      </w:r>
      <w:r w:rsidR="009E5979">
        <w:t xml:space="preserve"> sanitary needs. </w:t>
      </w:r>
      <w:r w:rsidR="007C46FA">
        <w:t>Jessica Valenti</w:t>
      </w:r>
      <w:r w:rsidR="00EC67A0">
        <w:t>,</w:t>
      </w:r>
      <w:r w:rsidR="007C46FA">
        <w:t xml:space="preserve"> in her article</w:t>
      </w:r>
      <w:r w:rsidR="00EC67A0">
        <w:t>,</w:t>
      </w:r>
      <w:r w:rsidR="007C46FA">
        <w:t xml:space="preserve"> says that in countries where sanitary pads are not affordable, girls usually miss school. Study has found that 10% of girls do not go to school when they are on their period. So it is not only effecting wom</w:t>
      </w:r>
      <w:r w:rsidR="006D0841">
        <w:t xml:space="preserve">an’s health but </w:t>
      </w:r>
      <w:r w:rsidR="005D462F">
        <w:t xml:space="preserve">also </w:t>
      </w:r>
      <w:r w:rsidR="007C46FA">
        <w:t>their social and personal life</w:t>
      </w:r>
      <w:r w:rsidR="0096219A">
        <w:fldChar w:fldCharType="begin"/>
      </w:r>
      <w:r w:rsidR="0096219A">
        <w:instrText xml:space="preserve"> ADDIN ZOTERO_ITEM CSL_CITATION {"citationID":"vHEMEblX","properties":{"formattedCitation":"(Valenti, 2014)","plainCitation":"(Valenti, 2014)","noteIndex":0},"citationItems":[{"id":103,"uris":["http://zotero.org/users/local/WcSf8WB9/items/SH2WWUPL"],"uri":["http://zotero.org/users/local/WcSf8WB9/items/SH2WWUPL"],"itemData":{"id":103,"type":"article-newspaper","title":"The case for free tampons | Jessica Valenti","container-title":"The Guardian","section":"Opinion","source":"www.theguardian.com","abstract":"Jessica Valenti: The cost of a product that half the world’s population needs multiple times a day, every month for approximately 30 years, is simply too much","URL":"https://www.theguardian.com/commentisfree/2014/aug/11/free-tampons-cost-feminine-hygiene-products","ISSN":"0261-3077","language":"en-GB","author":[{"family":"Valenti","given":"Jessica"}],"issued":{"date-parts":[["2014",8,11]]},"accessed":{"date-parts":[["2019",10,15]]}}}],"schema":"https://github.com/citation-style-language/schema/raw/master/csl-citation.json"} </w:instrText>
      </w:r>
      <w:r w:rsidR="0096219A">
        <w:fldChar w:fldCharType="separate"/>
      </w:r>
      <w:r w:rsidR="0096219A" w:rsidRPr="0096219A">
        <w:rPr>
          <w:rFonts w:ascii="Times New Roman" w:hAnsi="Times New Roman" w:cs="Times New Roman"/>
        </w:rPr>
        <w:t>(Valenti, 2014)</w:t>
      </w:r>
      <w:r w:rsidR="0096219A">
        <w:fldChar w:fldCharType="end"/>
      </w:r>
      <w:r w:rsidR="0096219A">
        <w:t>.</w:t>
      </w:r>
      <w:r w:rsidR="004D1E9C">
        <w:t xml:space="preserve"> </w:t>
      </w:r>
    </w:p>
    <w:p w14:paraId="6313812F" w14:textId="377CA948" w:rsidR="005D462F" w:rsidRDefault="00695703" w:rsidP="001513C8">
      <w:r>
        <w:t>Research has found that o</w:t>
      </w:r>
      <w:r w:rsidRPr="00695703">
        <w:t>n average, women spend $18,171 on feminine hygi</w:t>
      </w:r>
      <w:r w:rsidR="001513C8">
        <w:t xml:space="preserve">ene products in their lifetime. </w:t>
      </w:r>
      <w:r w:rsidR="00EC67A0">
        <w:t>Hence,</w:t>
      </w:r>
      <w:r w:rsidR="001513C8">
        <w:t xml:space="preserve"> the case is very important to be addressed. </w:t>
      </w:r>
      <w:r>
        <w:t>The element of logos along with ethos is use</w:t>
      </w:r>
      <w:r w:rsidR="00114206">
        <w:t>d in the ad to help build strong persuasive argument</w:t>
      </w:r>
      <w:r>
        <w:t>. We need to move beyond the stigm</w:t>
      </w:r>
      <w:r w:rsidR="00EC67A0">
        <w:t>a of “that time of the month”. W</w:t>
      </w:r>
      <w:r>
        <w:t>omen’s feminine hygiene products should be free for all, all the time.</w:t>
      </w:r>
      <w:r w:rsidR="004B63E7" w:rsidRPr="004B63E7">
        <w:t xml:space="preserve"> </w:t>
      </w:r>
      <w:r w:rsidR="001513C8">
        <w:t xml:space="preserve">However, </w:t>
      </w:r>
      <w:r w:rsidR="005D462F">
        <w:t xml:space="preserve">some of the universities </w:t>
      </w:r>
      <w:r w:rsidR="0016592F">
        <w:t>provide</w:t>
      </w:r>
      <w:r w:rsidR="005D462F">
        <w:t xml:space="preserve"> free sanitary pads. </w:t>
      </w:r>
      <w:r w:rsidR="001513C8" w:rsidRPr="00114206">
        <w:t xml:space="preserve">The </w:t>
      </w:r>
      <w:r w:rsidR="005D462F">
        <w:t xml:space="preserve">feminine </w:t>
      </w:r>
      <w:r w:rsidR="001513C8" w:rsidRPr="00114206">
        <w:t>products are placed in most of the bathrooms in the univ</w:t>
      </w:r>
      <w:r w:rsidR="005D462F">
        <w:t>ersity</w:t>
      </w:r>
      <w:r w:rsidR="0096219A">
        <w:t xml:space="preserve">. </w:t>
      </w:r>
      <w:r w:rsidR="001513C8" w:rsidRPr="00114206">
        <w:t>Co-president says that products will be placed in comfortable places so that girls can grab them whenever they need and it does not have to be a taboo</w:t>
      </w:r>
      <w:r w:rsidR="0096219A">
        <w:fldChar w:fldCharType="begin"/>
      </w:r>
      <w:r w:rsidR="0096219A">
        <w:instrText xml:space="preserve"> ADDIN ZOTERO_ITEM CSL_CITATION {"citationID":"oJ1XJ1Pc","properties":{"formattedCitation":"(Sansonetti, 2016)","plainCitation":"(Sansonetti, 2016)","noteIndex":0},"citationItems":[{"id":106,"uris":["http://zotero.org/users/local/WcSf8WB9/items/FULJ2V2P"],"uri":["http://zotero.org/users/local/WcSf8WB9/items/FULJ2V2P"],"itemData":{"id":106,"type":"post-weblog","title":"University Discusses Free Feminine Hygiene Products","container-title":"The Fairfield Mirror","abstract":"On average, women spend $18,171 on feminine hygiene products in their lifetime. The aforementioned statistic, provided by the Huffington Post, sheds light on the difficulties that many women face because of their periods each year. Fairfield University Student Association Senate, the American Association of University Women Fairfield chapter and Performing for Change are attempting to …","URL":"http://fairfieldmirror.com/news/university-discusses-free-feminine-hygiene-products/","language":"en","author":[{"family":"Sansonetti","given":"Juliana"}],"issued":{"date-parts":[["2016",10,26]]},"accessed":{"date-parts":[["2019",10,15]]}}}],"schema":"https://github.com/citation-style-language/schema/raw/master/csl-citation.json"} </w:instrText>
      </w:r>
      <w:r w:rsidR="0096219A">
        <w:fldChar w:fldCharType="separate"/>
      </w:r>
      <w:r w:rsidR="0096219A" w:rsidRPr="0096219A">
        <w:rPr>
          <w:rFonts w:ascii="Times New Roman" w:hAnsi="Times New Roman" w:cs="Times New Roman"/>
        </w:rPr>
        <w:t>(Sansonetti, 2016)</w:t>
      </w:r>
      <w:r w:rsidR="0096219A">
        <w:fldChar w:fldCharType="end"/>
      </w:r>
      <w:r w:rsidR="004D1E9C">
        <w:t xml:space="preserve">. </w:t>
      </w:r>
      <w:r w:rsidR="004B63E7" w:rsidRPr="004B63E7">
        <w:t xml:space="preserve">The most persuasive part of the ad which creates strong </w:t>
      </w:r>
      <w:r w:rsidR="004B63E7" w:rsidRPr="004B63E7">
        <w:lastRenderedPageBreak/>
        <w:t>e</w:t>
      </w:r>
      <w:r w:rsidR="004B63E7">
        <w:t xml:space="preserve">motions among the audience </w:t>
      </w:r>
      <w:r w:rsidR="00EC67A0">
        <w:t xml:space="preserve">and is also factual </w:t>
      </w:r>
      <w:r w:rsidR="004B63E7">
        <w:t>is that, “</w:t>
      </w:r>
      <w:r w:rsidR="004B63E7" w:rsidRPr="004B63E7">
        <w:t>Women didn’t choose to have a period”</w:t>
      </w:r>
      <w:r w:rsidR="004B63E7">
        <w:t xml:space="preserve">. </w:t>
      </w:r>
      <w:r w:rsidR="001513C8">
        <w:t>The pictures of feminine products and meaningful text is used in the ad to be specific about the issue.</w:t>
      </w:r>
    </w:p>
    <w:p w14:paraId="5DC65081" w14:textId="77777777" w:rsidR="0096219A" w:rsidRDefault="0096219A" w:rsidP="001513C8"/>
    <w:p w14:paraId="1C0B41DA" w14:textId="77777777" w:rsidR="0096219A" w:rsidRDefault="0096219A" w:rsidP="001513C8"/>
    <w:p w14:paraId="76EA0BA1" w14:textId="77777777" w:rsidR="0096219A" w:rsidRDefault="0096219A" w:rsidP="001513C8"/>
    <w:p w14:paraId="0BCD0B9D" w14:textId="77777777" w:rsidR="0096219A" w:rsidRDefault="0096219A" w:rsidP="001513C8"/>
    <w:p w14:paraId="54433DB5" w14:textId="77777777" w:rsidR="0096219A" w:rsidRDefault="0096219A" w:rsidP="001513C8"/>
    <w:p w14:paraId="32A32105" w14:textId="77777777" w:rsidR="0096219A" w:rsidRDefault="0096219A" w:rsidP="001513C8"/>
    <w:p w14:paraId="3736959B" w14:textId="77777777" w:rsidR="0096219A" w:rsidRDefault="0096219A" w:rsidP="001513C8"/>
    <w:p w14:paraId="44163E84" w14:textId="77777777" w:rsidR="0096219A" w:rsidRDefault="0096219A" w:rsidP="001513C8"/>
    <w:p w14:paraId="24691450" w14:textId="77777777" w:rsidR="0096219A" w:rsidRDefault="0096219A" w:rsidP="001513C8"/>
    <w:p w14:paraId="6E3D0A0A" w14:textId="77777777" w:rsidR="0096219A" w:rsidRDefault="0096219A" w:rsidP="001513C8"/>
    <w:p w14:paraId="36B71EB0" w14:textId="77777777" w:rsidR="0096219A" w:rsidRDefault="0096219A" w:rsidP="001513C8"/>
    <w:p w14:paraId="2A2125EC" w14:textId="77777777" w:rsidR="0096219A" w:rsidRDefault="0096219A" w:rsidP="001513C8"/>
    <w:p w14:paraId="54B89C5C" w14:textId="77777777" w:rsidR="0096219A" w:rsidRDefault="0096219A" w:rsidP="001513C8"/>
    <w:p w14:paraId="49535627" w14:textId="77777777" w:rsidR="0096219A" w:rsidRDefault="0096219A" w:rsidP="001513C8"/>
    <w:p w14:paraId="1D1D031E" w14:textId="77777777" w:rsidR="0096219A" w:rsidRDefault="0096219A" w:rsidP="001513C8"/>
    <w:p w14:paraId="7D0D4D6B" w14:textId="77777777" w:rsidR="0096219A" w:rsidRDefault="0096219A" w:rsidP="001513C8"/>
    <w:p w14:paraId="025FF291" w14:textId="77777777" w:rsidR="0096219A" w:rsidRDefault="0096219A" w:rsidP="001513C8"/>
    <w:p w14:paraId="35E95F58" w14:textId="77777777" w:rsidR="0096219A" w:rsidRDefault="0096219A" w:rsidP="001513C8"/>
    <w:p w14:paraId="54FB956D" w14:textId="77777777" w:rsidR="0096219A" w:rsidRDefault="0096219A" w:rsidP="001513C8"/>
    <w:p w14:paraId="11C02352" w14:textId="77777777" w:rsidR="00261FF4" w:rsidRDefault="00261FF4" w:rsidP="001513C8"/>
    <w:p w14:paraId="1317C80D" w14:textId="1262443C" w:rsidR="00261FF4" w:rsidRPr="00261FF4" w:rsidRDefault="00261FF4" w:rsidP="00261FF4">
      <w:pPr>
        <w:ind w:left="2880"/>
        <w:rPr>
          <w:b/>
        </w:rPr>
      </w:pPr>
      <w:r w:rsidRPr="00261FF4">
        <w:rPr>
          <w:b/>
        </w:rPr>
        <w:lastRenderedPageBreak/>
        <w:t>Reference</w:t>
      </w:r>
    </w:p>
    <w:p w14:paraId="5E05DEDD" w14:textId="77777777" w:rsidR="0096219A" w:rsidRPr="0096219A" w:rsidRDefault="0096219A" w:rsidP="0096219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6219A">
        <w:rPr>
          <w:rFonts w:ascii="Times New Roman" w:hAnsi="Times New Roman" w:cs="Times New Roman"/>
        </w:rPr>
        <w:t>Sansonetti, J. (2016, October 26). University Discusses Free Feminine Hygiene Products. Retrieved October 15, 2019, from The Fairfield Mirror website: http://fairfieldmirror.com/news/university-discusses-free-feminine-hygiene-products/</w:t>
      </w:r>
    </w:p>
    <w:p w14:paraId="2243BFC5" w14:textId="77777777" w:rsidR="0096219A" w:rsidRPr="0096219A" w:rsidRDefault="0096219A" w:rsidP="0096219A">
      <w:pPr>
        <w:pStyle w:val="Bibliography"/>
        <w:rPr>
          <w:rFonts w:ascii="Times New Roman" w:hAnsi="Times New Roman" w:cs="Times New Roman"/>
        </w:rPr>
      </w:pPr>
      <w:r w:rsidRPr="0096219A">
        <w:rPr>
          <w:rFonts w:ascii="Times New Roman" w:hAnsi="Times New Roman" w:cs="Times New Roman"/>
        </w:rPr>
        <w:t xml:space="preserve">Valenti, J. (2014, August 11). The case for free tampons | Jessica Valenti. </w:t>
      </w:r>
      <w:r w:rsidRPr="0096219A">
        <w:rPr>
          <w:rFonts w:ascii="Times New Roman" w:hAnsi="Times New Roman" w:cs="Times New Roman"/>
          <w:i/>
          <w:iCs/>
        </w:rPr>
        <w:t>The Guardian</w:t>
      </w:r>
      <w:r w:rsidRPr="0096219A">
        <w:rPr>
          <w:rFonts w:ascii="Times New Roman" w:hAnsi="Times New Roman" w:cs="Times New Roman"/>
        </w:rPr>
        <w:t>. Retrieved from https://www.theguardian.com/commentisfree/2014/aug/11/free-tampons-cost-feminine-hygiene-products</w:t>
      </w:r>
    </w:p>
    <w:p w14:paraId="447704B9" w14:textId="2C090CE8" w:rsidR="0096219A" w:rsidRDefault="0096219A" w:rsidP="001513C8">
      <w:r>
        <w:fldChar w:fldCharType="end"/>
      </w:r>
    </w:p>
    <w:p w14:paraId="627E268B" w14:textId="77777777" w:rsidR="005D462F" w:rsidRDefault="005D462F" w:rsidP="001513C8">
      <w:bookmarkStart w:id="0" w:name="_GoBack"/>
      <w:bookmarkEnd w:id="0"/>
    </w:p>
    <w:p w14:paraId="1C999D28" w14:textId="77777777" w:rsidR="005D462F" w:rsidRDefault="005D462F" w:rsidP="001513C8"/>
    <w:p w14:paraId="4C2EC845" w14:textId="77777777" w:rsidR="005D462F" w:rsidRDefault="005D462F" w:rsidP="001513C8"/>
    <w:p w14:paraId="39C5D682" w14:textId="77777777" w:rsidR="005D462F" w:rsidRDefault="005D462F" w:rsidP="001513C8"/>
    <w:p w14:paraId="75C31217" w14:textId="77777777" w:rsidR="005D462F" w:rsidRDefault="005D462F" w:rsidP="001513C8"/>
    <w:p w14:paraId="5799E687" w14:textId="77777777" w:rsidR="005D462F" w:rsidRDefault="005D462F" w:rsidP="001513C8"/>
    <w:p w14:paraId="462DB1B8" w14:textId="77777777" w:rsidR="005D462F" w:rsidRDefault="005D462F" w:rsidP="001513C8"/>
    <w:p w14:paraId="6207B02A" w14:textId="77777777" w:rsidR="005D462F" w:rsidRDefault="005D462F" w:rsidP="001513C8"/>
    <w:p w14:paraId="5BFE30AB" w14:textId="77777777" w:rsidR="005D462F" w:rsidRDefault="005D462F" w:rsidP="001513C8"/>
    <w:p w14:paraId="419E022A" w14:textId="77777777" w:rsidR="005D462F" w:rsidRDefault="005D462F" w:rsidP="001513C8"/>
    <w:p w14:paraId="639E979F" w14:textId="77777777" w:rsidR="001513C8" w:rsidRDefault="001513C8" w:rsidP="004E0DBF">
      <w:pPr>
        <w:ind w:firstLine="0"/>
      </w:pPr>
    </w:p>
    <w:p w14:paraId="562B9D0E" w14:textId="77777777" w:rsidR="001513C8" w:rsidRDefault="001513C8" w:rsidP="001513C8"/>
    <w:p w14:paraId="6BFFA0BE" w14:textId="77777777" w:rsidR="001513C8" w:rsidRDefault="001513C8" w:rsidP="001513C8"/>
    <w:p w14:paraId="48C67CAE" w14:textId="77777777" w:rsidR="001513C8" w:rsidRDefault="001513C8" w:rsidP="001513C8"/>
    <w:p w14:paraId="73386F4F" w14:textId="569E34FB" w:rsidR="001513C8" w:rsidRDefault="001513C8" w:rsidP="005D462F">
      <w:pPr>
        <w:ind w:firstLine="0"/>
      </w:pPr>
    </w:p>
    <w:sectPr w:rsidR="001513C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079AAF" w14:textId="77777777" w:rsidR="005042CC" w:rsidRDefault="005042CC">
      <w:pPr>
        <w:spacing w:line="240" w:lineRule="auto"/>
      </w:pPr>
      <w:r>
        <w:separator/>
      </w:r>
    </w:p>
  </w:endnote>
  <w:endnote w:type="continuationSeparator" w:id="0">
    <w:p w14:paraId="0F7DC23A" w14:textId="77777777" w:rsidR="005042CC" w:rsidRDefault="005042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048AE" w14:textId="77777777" w:rsidR="005042CC" w:rsidRDefault="005042CC">
      <w:pPr>
        <w:spacing w:line="240" w:lineRule="auto"/>
      </w:pPr>
      <w:r>
        <w:separator/>
      </w:r>
    </w:p>
  </w:footnote>
  <w:footnote w:type="continuationSeparator" w:id="0">
    <w:p w14:paraId="7B0EB108" w14:textId="77777777" w:rsidR="005042CC" w:rsidRDefault="005042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1ED2"/>
    <w:rsid w:val="00056022"/>
    <w:rsid w:val="00064169"/>
    <w:rsid w:val="00072374"/>
    <w:rsid w:val="0007317D"/>
    <w:rsid w:val="000938E1"/>
    <w:rsid w:val="000B50D8"/>
    <w:rsid w:val="000B78C8"/>
    <w:rsid w:val="000D38EE"/>
    <w:rsid w:val="000D7C21"/>
    <w:rsid w:val="00114206"/>
    <w:rsid w:val="00120B30"/>
    <w:rsid w:val="00124580"/>
    <w:rsid w:val="00141C57"/>
    <w:rsid w:val="001463B2"/>
    <w:rsid w:val="001513C8"/>
    <w:rsid w:val="00162E4F"/>
    <w:rsid w:val="0016592F"/>
    <w:rsid w:val="00177091"/>
    <w:rsid w:val="001835B9"/>
    <w:rsid w:val="001850C6"/>
    <w:rsid w:val="001B495E"/>
    <w:rsid w:val="001E68BE"/>
    <w:rsid w:val="001F62C0"/>
    <w:rsid w:val="00224C96"/>
    <w:rsid w:val="00243D1F"/>
    <w:rsid w:val="00244453"/>
    <w:rsid w:val="00245E02"/>
    <w:rsid w:val="002526B3"/>
    <w:rsid w:val="00261FF4"/>
    <w:rsid w:val="00275C76"/>
    <w:rsid w:val="002865CE"/>
    <w:rsid w:val="002A5D96"/>
    <w:rsid w:val="002E2975"/>
    <w:rsid w:val="002F24AA"/>
    <w:rsid w:val="002F4359"/>
    <w:rsid w:val="002F6FD7"/>
    <w:rsid w:val="00300F25"/>
    <w:rsid w:val="00322D60"/>
    <w:rsid w:val="00325361"/>
    <w:rsid w:val="003277B4"/>
    <w:rsid w:val="00353B66"/>
    <w:rsid w:val="00357C55"/>
    <w:rsid w:val="00372BF5"/>
    <w:rsid w:val="00380497"/>
    <w:rsid w:val="00383F9B"/>
    <w:rsid w:val="003A3345"/>
    <w:rsid w:val="003A7447"/>
    <w:rsid w:val="003B7C16"/>
    <w:rsid w:val="003C0CD5"/>
    <w:rsid w:val="003C1C7F"/>
    <w:rsid w:val="003F33B8"/>
    <w:rsid w:val="00446631"/>
    <w:rsid w:val="00456D21"/>
    <w:rsid w:val="0046614C"/>
    <w:rsid w:val="004714EF"/>
    <w:rsid w:val="00492283"/>
    <w:rsid w:val="004A2675"/>
    <w:rsid w:val="004B63E7"/>
    <w:rsid w:val="004C21B8"/>
    <w:rsid w:val="004D1E9C"/>
    <w:rsid w:val="004E0DBF"/>
    <w:rsid w:val="004F7139"/>
    <w:rsid w:val="005042CC"/>
    <w:rsid w:val="00571B5C"/>
    <w:rsid w:val="005821B7"/>
    <w:rsid w:val="005A27BE"/>
    <w:rsid w:val="005B3768"/>
    <w:rsid w:val="005D462F"/>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703"/>
    <w:rsid w:val="00695E92"/>
    <w:rsid w:val="006C6C0B"/>
    <w:rsid w:val="006D0841"/>
    <w:rsid w:val="006D4BBF"/>
    <w:rsid w:val="00712C84"/>
    <w:rsid w:val="0071798C"/>
    <w:rsid w:val="00747346"/>
    <w:rsid w:val="007474ED"/>
    <w:rsid w:val="00750066"/>
    <w:rsid w:val="0079688F"/>
    <w:rsid w:val="007C46FA"/>
    <w:rsid w:val="007C53FB"/>
    <w:rsid w:val="007D0AAB"/>
    <w:rsid w:val="007D2EA7"/>
    <w:rsid w:val="00813CE7"/>
    <w:rsid w:val="008205CE"/>
    <w:rsid w:val="008214A9"/>
    <w:rsid w:val="0084259C"/>
    <w:rsid w:val="00851F18"/>
    <w:rsid w:val="0086299E"/>
    <w:rsid w:val="00887E54"/>
    <w:rsid w:val="008B7D18"/>
    <w:rsid w:val="008C5EAC"/>
    <w:rsid w:val="008F1F97"/>
    <w:rsid w:val="008F4052"/>
    <w:rsid w:val="0091465D"/>
    <w:rsid w:val="0092228F"/>
    <w:rsid w:val="009559B8"/>
    <w:rsid w:val="0096219A"/>
    <w:rsid w:val="00970399"/>
    <w:rsid w:val="00976669"/>
    <w:rsid w:val="00992B62"/>
    <w:rsid w:val="009B388E"/>
    <w:rsid w:val="009D4EB3"/>
    <w:rsid w:val="009E5979"/>
    <w:rsid w:val="009F500D"/>
    <w:rsid w:val="00A414C0"/>
    <w:rsid w:val="00A55B96"/>
    <w:rsid w:val="00A5758F"/>
    <w:rsid w:val="00A83D47"/>
    <w:rsid w:val="00AA4401"/>
    <w:rsid w:val="00AC357E"/>
    <w:rsid w:val="00AC5484"/>
    <w:rsid w:val="00B06774"/>
    <w:rsid w:val="00B109D9"/>
    <w:rsid w:val="00B13D1B"/>
    <w:rsid w:val="00B220A9"/>
    <w:rsid w:val="00B32426"/>
    <w:rsid w:val="00B61223"/>
    <w:rsid w:val="00B616C6"/>
    <w:rsid w:val="00B75508"/>
    <w:rsid w:val="00B80391"/>
    <w:rsid w:val="00B818DF"/>
    <w:rsid w:val="00B92A43"/>
    <w:rsid w:val="00B966E9"/>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1505F"/>
    <w:rsid w:val="00D23152"/>
    <w:rsid w:val="00D236BD"/>
    <w:rsid w:val="00D46145"/>
    <w:rsid w:val="00D52117"/>
    <w:rsid w:val="00D56A92"/>
    <w:rsid w:val="00D7117E"/>
    <w:rsid w:val="00D909AC"/>
    <w:rsid w:val="00D97073"/>
    <w:rsid w:val="00DB0D39"/>
    <w:rsid w:val="00E011D5"/>
    <w:rsid w:val="00E04FEF"/>
    <w:rsid w:val="00E14005"/>
    <w:rsid w:val="00E214A6"/>
    <w:rsid w:val="00E407D2"/>
    <w:rsid w:val="00E614DD"/>
    <w:rsid w:val="00E93573"/>
    <w:rsid w:val="00EA0BCB"/>
    <w:rsid w:val="00EC67A0"/>
    <w:rsid w:val="00EE0508"/>
    <w:rsid w:val="00F36038"/>
    <w:rsid w:val="00F37676"/>
    <w:rsid w:val="00F44DE3"/>
    <w:rsid w:val="00F65CDB"/>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5925BC"/>
    <w:rsid w:val="005D0079"/>
    <w:rsid w:val="00651296"/>
    <w:rsid w:val="0066275A"/>
    <w:rsid w:val="00663A79"/>
    <w:rsid w:val="00714D7D"/>
    <w:rsid w:val="0072165E"/>
    <w:rsid w:val="007474ED"/>
    <w:rsid w:val="007A2C14"/>
    <w:rsid w:val="007F543C"/>
    <w:rsid w:val="0086042E"/>
    <w:rsid w:val="00905CEF"/>
    <w:rsid w:val="009378B8"/>
    <w:rsid w:val="00AE5F60"/>
    <w:rsid w:val="00B85F92"/>
    <w:rsid w:val="00BB2B56"/>
    <w:rsid w:val="00BD51CD"/>
    <w:rsid w:val="00BE17F3"/>
    <w:rsid w:val="00C723C1"/>
    <w:rsid w:val="00C80C12"/>
    <w:rsid w:val="00D11D38"/>
    <w:rsid w:val="00E8754E"/>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0166A5-28FA-4F75-862F-3394C6FA6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4</TotalTime>
  <Pages>3</Pages>
  <Words>713</Words>
  <Characters>406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Morning PC</cp:lastModifiedBy>
  <cp:revision>4</cp:revision>
  <dcterms:created xsi:type="dcterms:W3CDTF">2019-10-15T09:06:00Z</dcterms:created>
  <dcterms:modified xsi:type="dcterms:W3CDTF">2019-10-15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9mrHH0kQ"/&gt;&lt;style id="http://www.zotero.org/styles/apa" locale="en-US" hasBibliography="1" bibliographyStyleHasBeenSet="1"/&gt;&lt;prefs&gt;&lt;pref name="fieldType" value="Field"/&gt;&lt;/prefs&gt;&lt;/data&gt;</vt:lpwstr>
  </property>
</Properties>
</file>